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0EDF8B5C" w:rsidR="008F3730" w:rsidRPr="004F27DE" w:rsidRDefault="008F3730" w:rsidP="008F3730">
      <w:pPr>
        <w:spacing w:before="170" w:after="170"/>
        <w:jc w:val="center"/>
        <w:rPr>
          <w:color w:val="000000" w:themeColor="text1"/>
        </w:rPr>
      </w:pPr>
      <w:r w:rsidRPr="004F27DE">
        <w:rPr>
          <w:color w:val="000000" w:themeColor="text1"/>
        </w:rPr>
        <w:t>(</w:t>
      </w:r>
      <w:r w:rsidR="00AF2A26" w:rsidRPr="004F27DE">
        <w:rPr>
          <w:color w:val="000000" w:themeColor="text1"/>
          <w:shd w:val="clear" w:color="auto" w:fill="FFFFFF"/>
        </w:rPr>
        <w:t>age of dark</w:t>
      </w:r>
      <w:r w:rsidR="00AF2A26" w:rsidRPr="006A7C23">
        <w:rPr>
          <w:i/>
          <w:iCs/>
          <w:color w:val="000000" w:themeColor="text1"/>
          <w:shd w:val="clear" w:color="auto" w:fill="FFFFFF"/>
        </w:rPr>
        <w:t>ness</w:t>
      </w:r>
      <w:r w:rsidR="00126447" w:rsidRPr="004F27DE">
        <w:rPr>
          <w:rStyle w:val="Annotation"/>
          <w:color w:val="000000" w:themeColor="text1"/>
          <w:highlight w:val="white"/>
          <w:vertAlign w:val="superscript"/>
        </w:rPr>
        <w:footnoteReference w:id="1"/>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3B1C2313" w14:textId="66A12556" w:rsidR="008F3730" w:rsidRDefault="008F3730" w:rsidP="00043A79">
      <w:pPr>
        <w:spacing w:before="170" w:after="170"/>
        <w:jc w:val="center"/>
        <w:rPr>
          <w:color w:val="000000" w:themeColor="text1"/>
        </w:rPr>
      </w:pPr>
      <w:r w:rsidRPr="004F27DE">
        <w:rPr>
          <w:color w:val="000000" w:themeColor="text1"/>
        </w:rPr>
        <w:t>Kardama Devahuti</w:t>
      </w:r>
    </w:p>
    <w:p w14:paraId="7028CC73" w14:textId="77777777" w:rsidR="00043A79" w:rsidRPr="004F27DE" w:rsidRDefault="00043A79" w:rsidP="00043A79">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Default="008F3730" w:rsidP="00B929B0">
      <w:pPr>
        <w:spacing w:before="170" w:after="170"/>
        <w:rPr>
          <w:color w:val="000000" w:themeColor="text1"/>
        </w:rPr>
      </w:pPr>
    </w:p>
    <w:p w14:paraId="419B7250" w14:textId="77777777" w:rsidR="00B52656" w:rsidRPr="004F27DE" w:rsidRDefault="00B52656"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2"/>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3CE76130" w:rsidR="00170509" w:rsidRPr="004F27DE" w:rsidRDefault="00480301" w:rsidP="00480301">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r>
        <w:rPr>
          <w:color w:val="000000" w:themeColor="text1"/>
          <w:shd w:val="clear" w:color="auto" w:fill="FFFFFF"/>
        </w:rPr>
        <w:t xml:space="preserve"> </w:t>
      </w:r>
    </w:p>
    <w:p w14:paraId="5BB18424" w14:textId="77777777" w:rsidR="00480301" w:rsidRPr="004F27DE" w:rsidRDefault="00480301" w:rsidP="00480301">
      <w:pPr>
        <w:pStyle w:val="Heading1"/>
        <w:rPr>
          <w:color w:val="000000" w:themeColor="text1"/>
        </w:rPr>
      </w:pPr>
      <w:r w:rsidRPr="004F27DE">
        <w:rPr>
          <w:color w:val="000000" w:themeColor="text1"/>
        </w:rPr>
        <w:lastRenderedPageBreak/>
        <w:t>Epigraph</w:t>
      </w:r>
    </w:p>
    <w:p w14:paraId="7BB21909" w14:textId="77777777" w:rsidR="009D1D16" w:rsidRPr="00CE26EE" w:rsidRDefault="009D1D16" w:rsidP="00594E08">
      <w:pPr>
        <w:rPr>
          <w:rFonts w:eastAsia="Optima Regular"/>
          <w:shd w:val="clear" w:color="auto" w:fill="FFFFFF"/>
          <w:lang w:bidi="en-US"/>
          <w14:ligatures w14:val="standardContextual"/>
        </w:rPr>
      </w:pPr>
      <w:r w:rsidRPr="00CE26EE">
        <w:rPr>
          <w:rFonts w:ascii="Kohinoor Devanagari" w:eastAsia="Optima Regular" w:hAnsi="Kohinoor Devanagari" w:cs="Kohinoor Devanagari"/>
          <w:shd w:val="clear" w:color="auto" w:fill="FFFFFF"/>
          <w:lang w:bidi="en-US"/>
          <w14:ligatures w14:val="standardContextual"/>
        </w:rPr>
        <w:t>अविरोधित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कर्म</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निवर्तयेत्</w:t>
      </w:r>
      <w:r w:rsidRPr="00CE26EE">
        <w:rPr>
          <w:rFonts w:eastAsia="Optima Regular"/>
          <w:shd w:val="clear" w:color="auto" w:fill="FFFFFF"/>
          <w:lang w:bidi="en-US"/>
          <w14:ligatures w14:val="standardContextual"/>
        </w:rPr>
        <w:t xml:space="preserve"> |</w:t>
      </w:r>
    </w:p>
    <w:p w14:paraId="532B8AFE" w14:textId="39E93387" w:rsidR="0036644D" w:rsidRPr="00CE26EE" w:rsidRDefault="009D1D16" w:rsidP="00594E08">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द्या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हन्त्येव</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तेजस्तिमिरसङ्ववत्</w:t>
      </w:r>
      <w:r w:rsidRPr="00CE26EE">
        <w:rPr>
          <w:rFonts w:eastAsia="Optima Regular"/>
          <w:shd w:val="clear" w:color="auto" w:fill="FFFFFF"/>
          <w:lang w:bidi="en-US"/>
          <w14:ligatures w14:val="standardContextual"/>
        </w:rPr>
        <w:t xml:space="preserve"> ||  </w:t>
      </w:r>
    </w:p>
    <w:p w14:paraId="0FAE75FC" w14:textId="77777777" w:rsidR="006254A4" w:rsidRPr="00CE26EE" w:rsidRDefault="006254A4" w:rsidP="00594E08">
      <w:pPr>
        <w:rPr>
          <w:rFonts w:eastAsia="Optima Regular"/>
          <w:shd w:val="clear" w:color="auto" w:fill="FFFFFF"/>
          <w:lang w:bidi="en-US"/>
          <w14:ligatures w14:val="standardContextual"/>
        </w:rPr>
      </w:pPr>
    </w:p>
    <w:p w14:paraId="60300317" w14:textId="32758E15" w:rsidR="00FB227C" w:rsidRPr="00CE26EE" w:rsidRDefault="00594E08" w:rsidP="00594E0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i/>
          <w:iCs/>
        </w:rPr>
      </w:pPr>
      <w:r w:rsidRPr="00CE26EE">
        <w:rPr>
          <w:rFonts w:eastAsiaTheme="minorHAnsi"/>
          <w:i/>
          <w:iCs/>
        </w:rPr>
        <w:t>a</w:t>
      </w:r>
      <w:r w:rsidR="00FB227C" w:rsidRPr="00CE26EE">
        <w:rPr>
          <w:rFonts w:eastAsiaTheme="minorHAnsi"/>
          <w:i/>
          <w:iCs/>
        </w:rPr>
        <w:t>virodhitayã karma nävidyam vinivartayet.</w:t>
      </w:r>
    </w:p>
    <w:p w14:paraId="0A46378B" w14:textId="265BB744" w:rsidR="00FB227C" w:rsidRPr="00CE26EE" w:rsidRDefault="00594E08" w:rsidP="00594E08">
      <w:pPr>
        <w:rPr>
          <w:rFonts w:eastAsia="Optima Regular"/>
          <w:i/>
          <w:iCs/>
          <w:shd w:val="clear" w:color="auto" w:fill="FFFFFF"/>
          <w:lang w:bidi="en-US"/>
          <w14:ligatures w14:val="standardContextual"/>
        </w:rPr>
      </w:pPr>
      <w:r w:rsidRPr="00CE26EE">
        <w:rPr>
          <w:rFonts w:eastAsiaTheme="minorHAnsi"/>
          <w:i/>
          <w:iCs/>
        </w:rPr>
        <w:t>v</w:t>
      </w:r>
      <w:r w:rsidR="00FB227C" w:rsidRPr="00CE26EE">
        <w:rPr>
          <w:rFonts w:eastAsiaTheme="minorHAnsi"/>
          <w:i/>
          <w:iCs/>
        </w:rPr>
        <w:t>idyavidyam nihantyeva tejastimirasamghavat.</w:t>
      </w:r>
    </w:p>
    <w:p w14:paraId="62121186" w14:textId="77777777" w:rsidR="00FB227C" w:rsidRPr="00CE26EE" w:rsidRDefault="00FB227C" w:rsidP="00594E08">
      <w:pPr>
        <w:rPr>
          <w:rFonts w:eastAsia="Optima Regular"/>
          <w:shd w:val="clear" w:color="auto" w:fill="FFFFFF"/>
          <w:lang w:bidi="en-US"/>
          <w14:ligatures w14:val="standardContextual"/>
        </w:rPr>
      </w:pPr>
    </w:p>
    <w:p w14:paraId="752DD96F" w14:textId="77777777" w:rsidR="00BD3427" w:rsidRPr="00CE26EE" w:rsidRDefault="009D1D16" w:rsidP="00BD3427">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Action cannot destroy ignorance, as it is not opposed to ignorance.</w:t>
      </w:r>
    </w:p>
    <w:p w14:paraId="3DCA0779" w14:textId="3EF0BA50" w:rsidR="00170509" w:rsidRPr="001B6F8C" w:rsidRDefault="009D1D16" w:rsidP="00CE26EE">
      <w:pPr>
        <w:sectPr w:rsidR="00170509" w:rsidRPr="001B6F8C">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E26EE">
        <w:rPr>
          <w:rFonts w:eastAsia="Optima Regular"/>
          <w:shd w:val="clear" w:color="auto" w:fill="FFFFFF"/>
          <w:lang w:bidi="en-US"/>
          <w14:ligatures w14:val="standardContextual"/>
        </w:rPr>
        <w:t>Knowledge does verily destroy ignorance just as light destroys deep darkness (</w:t>
      </w:r>
      <w:r w:rsidR="001B2732" w:rsidRPr="00CE26EE">
        <w:rPr>
          <w:i/>
          <w:iCs/>
        </w:rPr>
        <w:t>Atmabodha</w:t>
      </w:r>
      <w:r w:rsidR="001B2732" w:rsidRPr="00CE26EE">
        <w:rPr>
          <w:rFonts w:eastAsia="Optima Regular"/>
          <w:shd w:val="clear" w:color="auto" w:fill="FFFFFF"/>
          <w:lang w:bidi="en-US"/>
          <w14:ligatures w14:val="standardContextual"/>
        </w:rPr>
        <w:t xml:space="preserve"> </w:t>
      </w:r>
      <w:r w:rsidRPr="00CE26EE">
        <w:rPr>
          <w:rFonts w:eastAsia="Optima Regular"/>
          <w:shd w:val="clear" w:color="auto" w:fill="FFFFFF"/>
          <w:lang w:bidi="en-US"/>
          <w14:ligatures w14:val="standardContextual"/>
        </w:rPr>
        <w:t>3).</w:t>
      </w:r>
      <w:r w:rsidR="002E3621" w:rsidRPr="00CE26EE">
        <w:rPr>
          <w:rStyle w:val="Annotation"/>
          <w:highlight w:val="white"/>
          <w:vertAlign w:val="superscript"/>
        </w:rPr>
        <w:footnoteReference w:id="4"/>
      </w:r>
    </w:p>
    <w:p w14:paraId="417D34B8" w14:textId="77777777" w:rsidR="00480301" w:rsidRPr="004F27DE" w:rsidRDefault="00480301" w:rsidP="00480301">
      <w:pPr>
        <w:pStyle w:val="Heading1"/>
        <w:rPr>
          <w:color w:val="000000" w:themeColor="text1"/>
        </w:rPr>
      </w:pPr>
      <w:r w:rsidRPr="004F27DE">
        <w:rPr>
          <w:color w:val="000000" w:themeColor="text1"/>
        </w:rPr>
        <w:lastRenderedPageBreak/>
        <w:t>Preface</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5"/>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6"/>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7"/>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8"/>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9"/>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10"/>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1"/>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585072BF" w14:textId="77777777" w:rsidR="006418B1" w:rsidRPr="006418B1" w:rsidRDefault="00002536" w:rsidP="006418B1">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6418B1" w:rsidRPr="006418B1">
        <w:rPr>
          <w:noProof/>
        </w:rPr>
        <w:t xml:space="preserve">Swami Nikhilānand. </w:t>
      </w:r>
      <w:r w:rsidR="006418B1" w:rsidRPr="006418B1">
        <w:rPr>
          <w:i/>
          <w:noProof/>
        </w:rPr>
        <w:t>Self-Knowledge: An English Translation of Sankaracharya Atmabodha with Notes, Comments, and Introduction.</w:t>
      </w:r>
      <w:r w:rsidR="006418B1" w:rsidRPr="006418B1">
        <w:rPr>
          <w:noProof/>
        </w:rPr>
        <w:t xml:space="preserve"> Sri Ramakrishna Math, 1947.</w:t>
      </w:r>
      <w:bookmarkEnd w:id="6"/>
    </w:p>
    <w:p w14:paraId="157112FA" w14:textId="77777777" w:rsidR="006418B1" w:rsidRPr="006418B1" w:rsidRDefault="006418B1" w:rsidP="006418B1">
      <w:pPr>
        <w:pStyle w:val="EndNoteBibliography"/>
        <w:ind w:left="720" w:hanging="720"/>
        <w:rPr>
          <w:noProof/>
        </w:rPr>
      </w:pPr>
      <w:bookmarkStart w:id="7" w:name="_ENREF_2"/>
      <w:r w:rsidRPr="006418B1">
        <w:rPr>
          <w:noProof/>
        </w:rPr>
        <w:t xml:space="preserve">Nisbet, R.A. </w:t>
      </w:r>
      <w:r w:rsidRPr="006418B1">
        <w:rPr>
          <w:i/>
          <w:noProof/>
        </w:rPr>
        <w:t>The Degradation of the Academic Dogma: The University in America, 1945-1970.</w:t>
      </w:r>
      <w:r w:rsidRPr="006418B1">
        <w:rPr>
          <w:noProof/>
        </w:rPr>
        <w:t xml:space="preserve"> Pearson Education, 1971.</w:t>
      </w:r>
      <w:bookmarkEnd w:id="7"/>
    </w:p>
    <w:p w14:paraId="2B512849" w14:textId="77777777" w:rsidR="006418B1" w:rsidRPr="006418B1" w:rsidRDefault="006418B1" w:rsidP="006418B1">
      <w:pPr>
        <w:pStyle w:val="EndNoteBibliography"/>
        <w:ind w:left="720" w:hanging="720"/>
        <w:rPr>
          <w:noProof/>
        </w:rPr>
      </w:pPr>
      <w:bookmarkStart w:id="8" w:name="_ENREF_3"/>
      <w:r w:rsidRPr="006418B1">
        <w:rPr>
          <w:noProof/>
        </w:rPr>
        <w:t xml:space="preserve">Guénon, R. </w:t>
      </w:r>
      <w:r w:rsidRPr="006418B1">
        <w:rPr>
          <w:i/>
          <w:noProof/>
        </w:rPr>
        <w:t>The Crisis of the Modern World.</w:t>
      </w:r>
      <w:r w:rsidRPr="006418B1">
        <w:rPr>
          <w:noProof/>
        </w:rPr>
        <w:t xml:space="preserve"> Sophia Perennis, 2001.</w:t>
      </w:r>
      <w:bookmarkEnd w:id="8"/>
    </w:p>
    <w:p w14:paraId="33224C08" w14:textId="77777777" w:rsidR="006418B1" w:rsidRPr="006418B1" w:rsidRDefault="006418B1" w:rsidP="006418B1">
      <w:pPr>
        <w:pStyle w:val="EndNoteBibliography"/>
        <w:ind w:left="720" w:hanging="720"/>
        <w:rPr>
          <w:noProof/>
        </w:rPr>
      </w:pPr>
      <w:bookmarkStart w:id="9" w:name="_ENREF_4"/>
      <w:r w:rsidRPr="006418B1">
        <w:rPr>
          <w:noProof/>
        </w:rPr>
        <w:t xml:space="preserve">Belsare, Malhar Bhikaji. </w:t>
      </w:r>
      <w:r w:rsidRPr="006418B1">
        <w:rPr>
          <w:i/>
          <w:noProof/>
        </w:rPr>
        <w:t>ગુજરાતી-</w:t>
      </w:r>
      <w:r w:rsidRPr="006418B1">
        <w:rPr>
          <w:rFonts w:ascii="Shruti" w:hAnsi="Shruti" w:cs="Shruti"/>
          <w:i/>
          <w:noProof/>
        </w:rPr>
        <w:t>અંગ્રેજી</w:t>
      </w:r>
      <w:r w:rsidRPr="006418B1">
        <w:rPr>
          <w:i/>
          <w:noProof/>
        </w:rPr>
        <w:t xml:space="preserve"> </w:t>
      </w:r>
      <w:r w:rsidRPr="006418B1">
        <w:rPr>
          <w:rFonts w:ascii="Shruti" w:hAnsi="Shruti" w:cs="Shruti"/>
          <w:i/>
          <w:noProof/>
        </w:rPr>
        <w:t>ડિકશનરી</w:t>
      </w:r>
      <w:r w:rsidRPr="006418B1">
        <w:rPr>
          <w:i/>
          <w:noProof/>
        </w:rPr>
        <w:t xml:space="preserve"> [Etymological Gujarati-English Dictionary].</w:t>
      </w:r>
      <w:r w:rsidRPr="006418B1">
        <w:rPr>
          <w:noProof/>
        </w:rPr>
        <w:t xml:space="preserve"> 2nd Edition, Asian Educational Services, 2002.</w:t>
      </w:r>
      <w:bookmarkEnd w:id="9"/>
    </w:p>
    <w:p w14:paraId="5365B4E8" w14:textId="77777777" w:rsidR="006418B1" w:rsidRPr="006418B1" w:rsidRDefault="006418B1" w:rsidP="006418B1">
      <w:pPr>
        <w:pStyle w:val="EndNoteBibliography"/>
        <w:ind w:left="720" w:hanging="720"/>
        <w:rPr>
          <w:noProof/>
        </w:rPr>
      </w:pPr>
      <w:bookmarkStart w:id="10" w:name="_ENREF_5"/>
      <w:r w:rsidRPr="006418B1">
        <w:rPr>
          <w:noProof/>
        </w:rPr>
        <w:t xml:space="preserve">Johnson, W.J. "Ārya(N).” </w:t>
      </w:r>
      <w:r w:rsidRPr="006418B1">
        <w:rPr>
          <w:i/>
          <w:noProof/>
        </w:rPr>
        <w:t>A Dictionary of Hinduism</w:t>
      </w:r>
      <w:r w:rsidRPr="006418B1">
        <w:rPr>
          <w:noProof/>
        </w:rPr>
        <w:t>, Oxford University Press, 2009, p. 28.</w:t>
      </w:r>
      <w:bookmarkEnd w:id="10"/>
    </w:p>
    <w:p w14:paraId="6B679BB9" w14:textId="77777777" w:rsidR="006418B1" w:rsidRPr="006418B1" w:rsidRDefault="006418B1" w:rsidP="006418B1">
      <w:pPr>
        <w:pStyle w:val="EndNoteBibliography"/>
        <w:ind w:left="720" w:hanging="720"/>
        <w:rPr>
          <w:noProof/>
        </w:rPr>
      </w:pPr>
      <w:bookmarkStart w:id="11" w:name="_ENREF_6"/>
      <w:r w:rsidRPr="006418B1">
        <w:rPr>
          <w:noProof/>
        </w:rPr>
        <w:t xml:space="preserve">---. "Caste.” </w:t>
      </w:r>
      <w:r w:rsidRPr="006418B1">
        <w:rPr>
          <w:i/>
          <w:noProof/>
        </w:rPr>
        <w:t>A Dictionary of Hinduism</w:t>
      </w:r>
      <w:r w:rsidRPr="006418B1">
        <w:rPr>
          <w:noProof/>
        </w:rPr>
        <w:t>, Oxford University Press, 2009, p. 80.</w:t>
      </w:r>
      <w:bookmarkEnd w:id="11"/>
    </w:p>
    <w:p w14:paraId="7787DF88" w14:textId="77777777" w:rsidR="006418B1" w:rsidRPr="006418B1" w:rsidRDefault="006418B1" w:rsidP="006418B1">
      <w:pPr>
        <w:pStyle w:val="EndNoteBibliography"/>
        <w:ind w:left="720" w:hanging="720"/>
        <w:rPr>
          <w:noProof/>
        </w:rPr>
      </w:pPr>
      <w:bookmarkStart w:id="12" w:name="_ENREF_7"/>
      <w:r w:rsidRPr="006418B1">
        <w:rPr>
          <w:noProof/>
        </w:rPr>
        <w:t xml:space="preserve">---. "Hindutva.” </w:t>
      </w:r>
      <w:r w:rsidRPr="006418B1">
        <w:rPr>
          <w:i/>
          <w:noProof/>
        </w:rPr>
        <w:t>A Dictionary of Hinduism</w:t>
      </w:r>
      <w:r w:rsidRPr="006418B1">
        <w:rPr>
          <w:noProof/>
        </w:rPr>
        <w:t>, Oxford University Press, 2009, p. 142.</w:t>
      </w:r>
      <w:bookmarkEnd w:id="12"/>
    </w:p>
    <w:p w14:paraId="764382E3" w14:textId="77777777" w:rsidR="006418B1" w:rsidRPr="006418B1" w:rsidRDefault="006418B1" w:rsidP="006418B1">
      <w:pPr>
        <w:pStyle w:val="EndNoteBibliography"/>
        <w:ind w:left="720" w:hanging="720"/>
        <w:rPr>
          <w:noProof/>
        </w:rPr>
      </w:pPr>
      <w:bookmarkStart w:id="13" w:name="_ENREF_8"/>
      <w:r w:rsidRPr="006418B1">
        <w:rPr>
          <w:noProof/>
        </w:rPr>
        <w:t xml:space="preserve">---. "Indology.” </w:t>
      </w:r>
      <w:r w:rsidRPr="006418B1">
        <w:rPr>
          <w:i/>
          <w:noProof/>
        </w:rPr>
        <w:t>A Dictionary of Hinduism</w:t>
      </w:r>
      <w:r w:rsidRPr="006418B1">
        <w:rPr>
          <w:noProof/>
        </w:rPr>
        <w:t>, Oxford University Press, 2009, p. 147.</w:t>
      </w:r>
      <w:bookmarkEnd w:id="13"/>
    </w:p>
    <w:p w14:paraId="2588FAF9" w14:textId="77777777" w:rsidR="006418B1" w:rsidRPr="006418B1" w:rsidRDefault="006418B1" w:rsidP="006418B1">
      <w:pPr>
        <w:pStyle w:val="EndNoteBibliography"/>
        <w:ind w:left="720" w:hanging="720"/>
        <w:rPr>
          <w:noProof/>
        </w:rPr>
      </w:pPr>
      <w:bookmarkStart w:id="14" w:name="_ENREF_9"/>
      <w:r w:rsidRPr="006418B1">
        <w:rPr>
          <w:noProof/>
        </w:rPr>
        <w:t xml:space="preserve">---. "Sati.” </w:t>
      </w:r>
      <w:r w:rsidRPr="006418B1">
        <w:rPr>
          <w:i/>
          <w:noProof/>
        </w:rPr>
        <w:t>A Dictionary of Hinduism</w:t>
      </w:r>
      <w:r w:rsidRPr="006418B1">
        <w:rPr>
          <w:noProof/>
        </w:rPr>
        <w:t>, Oxford University Press, 2009, p. 293.</w:t>
      </w:r>
      <w:bookmarkEnd w:id="14"/>
    </w:p>
    <w:p w14:paraId="0C38F1F8" w14:textId="77777777" w:rsidR="006418B1" w:rsidRPr="006418B1" w:rsidRDefault="006418B1" w:rsidP="006418B1">
      <w:pPr>
        <w:pStyle w:val="EndNoteBibliography"/>
        <w:ind w:left="720" w:hanging="720"/>
        <w:rPr>
          <w:noProof/>
        </w:rPr>
      </w:pPr>
      <w:bookmarkStart w:id="15" w:name="_ENREF_10"/>
      <w:r w:rsidRPr="006418B1">
        <w:rPr>
          <w:noProof/>
        </w:rPr>
        <w:t xml:space="preserve">---. "Swastika.” </w:t>
      </w:r>
      <w:r w:rsidRPr="006418B1">
        <w:rPr>
          <w:i/>
          <w:noProof/>
        </w:rPr>
        <w:t>A Dictionary of Hinduism</w:t>
      </w:r>
      <w:r w:rsidRPr="006418B1">
        <w:rPr>
          <w:noProof/>
        </w:rPr>
        <w:t>, Oxford University Press, 2009, p. 316.</w:t>
      </w:r>
      <w:bookmarkEnd w:id="15"/>
    </w:p>
    <w:p w14:paraId="7F285637" w14:textId="77777777" w:rsidR="006418B1" w:rsidRPr="006418B1" w:rsidRDefault="006418B1" w:rsidP="006418B1">
      <w:pPr>
        <w:pStyle w:val="EndNoteBibliography"/>
        <w:ind w:left="720" w:hanging="720"/>
        <w:rPr>
          <w:noProof/>
        </w:rPr>
      </w:pPr>
      <w:bookmarkStart w:id="16" w:name="_ENREF_11"/>
      <w:r w:rsidRPr="006418B1">
        <w:rPr>
          <w:noProof/>
        </w:rPr>
        <w:t xml:space="preserve">Hannah-Jones, Nikole. </w:t>
      </w:r>
      <w:r w:rsidRPr="006418B1">
        <w:rPr>
          <w:i/>
          <w:noProof/>
        </w:rPr>
        <w:t>The 1619 Project: A New Origin Story.</w:t>
      </w:r>
      <w:r w:rsidRPr="006418B1">
        <w:rPr>
          <w:noProof/>
        </w:rPr>
        <w:t xml:space="preserve"> Random House Publishing Group, 2021.</w:t>
      </w:r>
      <w:bookmarkEnd w:id="16"/>
    </w:p>
    <w:p w14:paraId="4214CAA1" w14:textId="53CD1EED" w:rsidR="00002536" w:rsidRPr="004F27DE" w:rsidRDefault="00002536" w:rsidP="00002536">
      <w:pPr>
        <w:pStyle w:val="Heading1"/>
        <w:rPr>
          <w:color w:val="000000" w:themeColor="text1"/>
        </w:rPr>
        <w:sectPr w:rsidR="00002536"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Default="001F0A20" w:rsidP="001F0A20">
      <w:pPr>
        <w:pStyle w:val="Heading1"/>
        <w:spacing w:after="0" w:line="240" w:lineRule="auto"/>
        <w:rPr>
          <w:b w:val="0"/>
          <w:bCs/>
          <w:color w:val="000000" w:themeColor="text1"/>
          <w:sz w:val="24"/>
          <w:szCs w:val="24"/>
        </w:rPr>
      </w:pPr>
    </w:p>
    <w:sectPr w:rsid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0AD9A" w14:textId="77777777" w:rsidR="00531F75" w:rsidRDefault="00531F75" w:rsidP="00451AD0">
      <w:r>
        <w:separator/>
      </w:r>
    </w:p>
    <w:p w14:paraId="7D60CA01" w14:textId="77777777" w:rsidR="00531F75" w:rsidRDefault="00531F75"/>
    <w:p w14:paraId="05327922" w14:textId="77777777" w:rsidR="00531F75" w:rsidRDefault="00531F75"/>
  </w:endnote>
  <w:endnote w:type="continuationSeparator" w:id="0">
    <w:p w14:paraId="35DD7E1E" w14:textId="77777777" w:rsidR="00531F75" w:rsidRDefault="00531F75" w:rsidP="00451AD0">
      <w:r>
        <w:continuationSeparator/>
      </w:r>
    </w:p>
    <w:p w14:paraId="0D3C0E8E" w14:textId="77777777" w:rsidR="00531F75" w:rsidRDefault="00531F75"/>
    <w:p w14:paraId="54072644" w14:textId="77777777" w:rsidR="00531F75" w:rsidRDefault="00531F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C1E61" w14:textId="77777777" w:rsidR="00531F75" w:rsidRDefault="00531F75" w:rsidP="00451AD0">
      <w:r>
        <w:separator/>
      </w:r>
    </w:p>
    <w:p w14:paraId="32767942" w14:textId="77777777" w:rsidR="00531F75" w:rsidRDefault="00531F75"/>
    <w:p w14:paraId="0616A2C9" w14:textId="77777777" w:rsidR="00531F75" w:rsidRDefault="00531F75"/>
  </w:footnote>
  <w:footnote w:type="continuationSeparator" w:id="0">
    <w:p w14:paraId="2FBDBB5F" w14:textId="77777777" w:rsidR="00531F75" w:rsidRDefault="00531F75" w:rsidP="00451AD0">
      <w:r>
        <w:continuationSeparator/>
      </w:r>
    </w:p>
    <w:p w14:paraId="1CC9F64B" w14:textId="77777777" w:rsidR="00531F75" w:rsidRDefault="00531F75"/>
    <w:p w14:paraId="0AFA595D" w14:textId="77777777" w:rsidR="00531F75" w:rsidRDefault="00531F75"/>
  </w:footnote>
  <w:footnote w:id="1">
    <w:p w14:paraId="30F205A4" w14:textId="7E1A65E7" w:rsidR="00126447" w:rsidRPr="007E24DA" w:rsidRDefault="00126447" w:rsidP="007E24DA">
      <w:pPr>
        <w:pStyle w:val="NormalWeb"/>
        <w:spacing w:before="0" w:beforeAutospacing="0" w:after="180" w:afterAutospacing="0"/>
        <w:textAlignment w:val="baseline"/>
        <w:rPr>
          <w:sz w:val="20"/>
          <w:szCs w:val="20"/>
          <w:bdr w:val="none" w:sz="0" w:space="0" w:color="auto" w:frame="1"/>
        </w:rPr>
      </w:pPr>
      <w:r w:rsidRPr="00126447">
        <w:rPr>
          <w:rStyle w:val="FootnoteReference"/>
          <w:b w:val="0"/>
          <w:bCs/>
          <w:sz w:val="20"/>
          <w:szCs w:val="20"/>
        </w:rPr>
        <w:footnoteRef/>
      </w:r>
      <w:r w:rsidRPr="00126447">
        <w:rPr>
          <w:rStyle w:val="FootnoteReference"/>
          <w:b w:val="0"/>
          <w:bCs/>
          <w:sz w:val="20"/>
          <w:szCs w:val="20"/>
        </w:rPr>
        <w:tab/>
      </w:r>
      <w:r w:rsidRPr="00126447">
        <w:rPr>
          <w:sz w:val="20"/>
          <w:szCs w:val="20"/>
          <w:bdr w:val="none" w:sz="0" w:space="0" w:color="auto" w:frame="1"/>
        </w:rPr>
        <w:t xml:space="preserve">THE HINDU DOCTRINE teaches that a human cycle, to which it gives the name Manvantara, is divided into four periods marking so many stages during which the primordial spirituality becomes gradually more and more obscured; these are the same periods that the ancient traditions of the West called the Golden, Silver, Bronze, and Iron Ages. We are now in the fourth age, the Kali-Yuga or ‘dark age’, and have been so already, it is said, for more than six thousand years, </w:t>
      </w:r>
      <w:proofErr w:type="gramStart"/>
      <w:r w:rsidRPr="00126447">
        <w:rPr>
          <w:sz w:val="20"/>
          <w:szCs w:val="20"/>
          <w:bdr w:val="none" w:sz="0" w:space="0" w:color="auto" w:frame="1"/>
        </w:rPr>
        <w:t>that is to say since</w:t>
      </w:r>
      <w:proofErr w:type="gramEnd"/>
      <w:r w:rsidRPr="00126447">
        <w:rPr>
          <w:sz w:val="20"/>
          <w:szCs w:val="20"/>
          <w:bdr w:val="none" w:sz="0" w:space="0" w:color="auto" w:frame="1"/>
        </w:rPr>
        <w:t xml:space="preserve"> a time far earlier than any known to ‘classical’ history. Since that time, the truths which were formerly within reach of all have become more and more hidden and inaccessible; those who possess them grow fewer and fewer, and although the treasure of ‘nonhuman’ (that is, supra-human) wisdom that was prior to all the ages can never be lost, it nevertheless becomes enveloped in more and more impenetrable veils, which hide it from men’s sight and make it extremely difficult to discover. This is why we find everywhere, under various symbols, the same theme of something that has been lost—at least to all appearances and as far as the outer world is concerned—and that those who aspire to true knowledge must rediscover; but it is also said that what is thus hidden will become visible again at the end of the cycle, which, because of the continuity binding all things together, will coincide with the beginning of a new cycle</w:t>
      </w:r>
      <w:r w:rsidR="00403263">
        <w:rPr>
          <w:sz w:val="20"/>
          <w:szCs w:val="20"/>
          <w:bdr w:val="none" w:sz="0" w:space="0" w:color="auto" w:frame="1"/>
        </w:rPr>
        <w:t xml:space="preserve"> (</w:t>
      </w:r>
      <w:r w:rsidR="008B17AD">
        <w:rPr>
          <w:sz w:val="20"/>
          <w:szCs w:val="20"/>
          <w:bdr w:val="none" w:sz="0" w:space="0" w:color="auto" w:frame="1"/>
        </w:rPr>
        <w:t>G</w:t>
      </w:r>
      <w:r w:rsidR="008B17AD" w:rsidRPr="008B17AD">
        <w:rPr>
          <w:sz w:val="20"/>
          <w:szCs w:val="20"/>
          <w:bdr w:val="none" w:sz="0" w:space="0" w:color="auto" w:frame="1"/>
        </w:rPr>
        <w:t>uénon</w:t>
      </w:r>
      <w:r w:rsidR="008B17AD">
        <w:rPr>
          <w:sz w:val="20"/>
          <w:szCs w:val="20"/>
          <w:bdr w:val="none" w:sz="0" w:space="0" w:color="auto" w:frame="1"/>
        </w:rPr>
        <w:t xml:space="preserve"> 7)</w:t>
      </w:r>
      <w:r w:rsidRPr="00126447">
        <w:rPr>
          <w:sz w:val="20"/>
          <w:szCs w:val="20"/>
          <w:bdr w:val="none" w:sz="0" w:space="0" w:color="auto" w:frame="1"/>
        </w:rPr>
        <w:t>.</w:t>
      </w:r>
    </w:p>
    <w:p w14:paraId="4FCF276A" w14:textId="34EBC3A3" w:rsidR="00126447" w:rsidRPr="001B26D3" w:rsidRDefault="006418B1" w:rsidP="00126447">
      <w:pPr>
        <w:pStyle w:val="FootnoteText"/>
      </w:pPr>
      <w:r>
        <w:fldChar w:fldCharType="begin"/>
      </w:r>
      <w:r>
        <w:instrText xml:space="preserve"> ADDIN EN.CITE &lt;EndNote&gt;&lt;Cite&gt;&lt;Author&gt;Guénon&lt;/Author&gt;&lt;Year&gt;2001&lt;/Year&gt;&lt;RecNum&gt;624&lt;/RecNum&gt;&lt;DisplayText&gt;Guénon, R. &lt;style face="italic"&gt;The Crisis of the Modern World.&lt;/style&gt; Sophia Perennis, 2001.&lt;/DisplayText&gt;&lt;record&gt;&lt;rec-number&gt;624&lt;/rec-number&gt;&lt;foreign-keys&gt;&lt;key app="EN" db-id="ess5p2eeceedtnexdvi5deew0v5ezzrz5xfs" timestamp="1694956853"&gt;624&lt;/key&gt;&lt;/foreign-keys&gt;&lt;ref-type name="Book"&gt;6&lt;/ref-type&gt;&lt;contributors&gt;&lt;authors&gt;&lt;author&gt;Guénon, R.&lt;/author&gt;&lt;/authors&gt;&lt;/contributors&gt;&lt;titles&gt;&lt;title&gt;The Crisis of the Modern World&lt;/title&gt;&lt;/titles&gt;&lt;dates&gt;&lt;year&gt;2001&lt;/year&gt;&lt;/dates&gt;&lt;publisher&gt;Sophia Perennis&lt;/publisher&gt;&lt;isbn&gt;9780900588501&lt;/isbn&gt;&lt;urls&gt;&lt;related-urls&gt;&lt;url&gt;https://books.google.com/books?id=N6gm2XCVje4C&lt;/url&gt;&lt;/related-urls&gt;&lt;/urls&gt;&lt;/record&gt;&lt;/Cite&gt;&lt;/EndNote&gt;</w:instrText>
      </w:r>
      <w:r>
        <w:fldChar w:fldCharType="separate"/>
      </w:r>
      <w:r>
        <w:rPr>
          <w:noProof/>
        </w:rPr>
        <w:t xml:space="preserve">Guénon, R. </w:t>
      </w:r>
      <w:r w:rsidRPr="006418B1">
        <w:rPr>
          <w:i/>
          <w:noProof/>
        </w:rPr>
        <w:t>The Crisis of the Modern World.</w:t>
      </w:r>
      <w:r>
        <w:rPr>
          <w:noProof/>
        </w:rPr>
        <w:t xml:space="preserve"> Sophia Perennis, 2001.</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3">
    <w:p w14:paraId="14931F8E" w14:textId="77777777" w:rsidR="00480301" w:rsidRPr="00F67357" w:rsidRDefault="00480301" w:rsidP="00480301">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fldChar w:fldCharType="separate"/>
      </w:r>
      <w:r>
        <w:rPr>
          <w:noProof/>
        </w:rPr>
        <w:t xml:space="preserve">Nisbet, R.A. </w:t>
      </w:r>
      <w:r w:rsidRPr="00002536">
        <w:rPr>
          <w:i/>
          <w:noProof/>
        </w:rPr>
        <w:t>The Degradation of the Academic Dogma: The University in America, 1945-1970.</w:t>
      </w:r>
      <w:r>
        <w:rPr>
          <w:noProof/>
        </w:rPr>
        <w:t xml:space="preserve"> Pearson Education, 1971.</w:t>
      </w:r>
      <w:r>
        <w:fldChar w:fldCharType="end"/>
      </w:r>
    </w:p>
  </w:footnote>
  <w:footnote w:id="4">
    <w:p w14:paraId="25497099" w14:textId="77777777" w:rsidR="00EC604E" w:rsidRPr="00EC604E" w:rsidRDefault="002E3621" w:rsidP="00EC604E">
      <w:pPr>
        <w:autoSpaceDE w:val="0"/>
        <w:autoSpaceDN w:val="0"/>
        <w:adjustRightInd w:val="0"/>
        <w:rPr>
          <w:rFonts w:eastAsiaTheme="minorHAnsi"/>
          <w:sz w:val="20"/>
          <w:szCs w:val="20"/>
        </w:rPr>
      </w:pPr>
      <w:r w:rsidRPr="00EC604E">
        <w:rPr>
          <w:rStyle w:val="FootnoteReference"/>
          <w:b w:val="0"/>
          <w:bCs/>
          <w:sz w:val="20"/>
          <w:szCs w:val="20"/>
        </w:rPr>
        <w:footnoteRef/>
      </w:r>
      <w:r w:rsidRPr="00EC604E">
        <w:rPr>
          <w:rStyle w:val="FootnoteReference"/>
          <w:sz w:val="20"/>
          <w:szCs w:val="20"/>
        </w:rPr>
        <w:tab/>
      </w:r>
      <w:r w:rsidR="00EC604E" w:rsidRPr="00EC604E">
        <w:rPr>
          <w:rFonts w:eastAsiaTheme="minorHAnsi"/>
          <w:sz w:val="20"/>
          <w:szCs w:val="20"/>
        </w:rPr>
        <w:t>Action—Which is associated with the consciousness of doer, instrument, and result.</w:t>
      </w:r>
    </w:p>
    <w:p w14:paraId="3D919B7B" w14:textId="77777777" w:rsidR="00F35A65" w:rsidRDefault="00EC604E" w:rsidP="00F35A65">
      <w:pPr>
        <w:autoSpaceDE w:val="0"/>
        <w:autoSpaceDN w:val="0"/>
        <w:adjustRightInd w:val="0"/>
        <w:rPr>
          <w:rFonts w:eastAsiaTheme="minorHAnsi"/>
          <w:sz w:val="20"/>
          <w:szCs w:val="20"/>
        </w:rPr>
      </w:pPr>
      <w:r w:rsidRPr="00EC604E">
        <w:rPr>
          <w:rFonts w:eastAsiaTheme="minorHAnsi"/>
          <w:sz w:val="20"/>
          <w:szCs w:val="20"/>
        </w:rPr>
        <w:t>Knowledge—Of Non-duality.</w:t>
      </w:r>
    </w:p>
    <w:p w14:paraId="194B49EB" w14:textId="06EC9468" w:rsidR="00354000" w:rsidRDefault="00EC604E" w:rsidP="00F35A65">
      <w:pPr>
        <w:autoSpaceDE w:val="0"/>
        <w:autoSpaceDN w:val="0"/>
        <w:adjustRightInd w:val="0"/>
        <w:rPr>
          <w:rFonts w:eastAsiaTheme="minorHAnsi"/>
          <w:sz w:val="20"/>
          <w:szCs w:val="20"/>
        </w:rPr>
      </w:pPr>
      <w:r w:rsidRPr="00EC604E">
        <w:rPr>
          <w:rFonts w:eastAsiaTheme="minorHAnsi"/>
          <w:sz w:val="20"/>
          <w:szCs w:val="20"/>
        </w:rPr>
        <w:t>Ignorance—Which conjures up the multiplicity of the relative world. (See note on verse 5, p. 160). Ignorance must not be confused with illiteracy or absence of book-knowledge. Vedanta declares that the Knowledge of the non-duality of Brahman and Ātman is the only true Knowledge; all else is ignorance. Any trace of duality belongs to the state of ignorance. As such, the vision of a god or the experience of happiness in heaven belongs to the realm of ignorance</w:t>
      </w:r>
      <w:r w:rsidR="00354000">
        <w:rPr>
          <w:rFonts w:eastAsiaTheme="minorHAnsi"/>
          <w:sz w:val="20"/>
          <w:szCs w:val="20"/>
        </w:rPr>
        <w:t xml:space="preserve"> (</w:t>
      </w:r>
      <w:r w:rsidR="006A677C">
        <w:rPr>
          <w:noProof/>
          <w:sz w:val="20"/>
          <w:szCs w:val="20"/>
        </w:rPr>
        <w:t>Swami Nikhilānand</w:t>
      </w:r>
      <w:r w:rsidR="006A677C">
        <w:rPr>
          <w:i/>
          <w:noProof/>
          <w:sz w:val="20"/>
          <w:szCs w:val="20"/>
        </w:rPr>
        <w:t xml:space="preserve"> </w:t>
      </w:r>
      <w:r w:rsidR="00F239FF" w:rsidRPr="006A677C">
        <w:rPr>
          <w:iCs/>
          <w:noProof/>
          <w:sz w:val="20"/>
          <w:szCs w:val="20"/>
        </w:rPr>
        <w:t>157</w:t>
      </w:r>
      <w:r w:rsidR="004378FC">
        <w:rPr>
          <w:i/>
          <w:noProof/>
          <w:sz w:val="20"/>
          <w:szCs w:val="20"/>
        </w:rPr>
        <w:t>)</w:t>
      </w:r>
      <w:r w:rsidRPr="00EC604E">
        <w:rPr>
          <w:rFonts w:eastAsiaTheme="minorHAnsi"/>
          <w:sz w:val="20"/>
          <w:szCs w:val="20"/>
        </w:rPr>
        <w:t>.</w:t>
      </w:r>
    </w:p>
    <w:p w14:paraId="03C521CE" w14:textId="77777777" w:rsidR="00354000" w:rsidRDefault="00354000" w:rsidP="00F35A65">
      <w:pPr>
        <w:autoSpaceDE w:val="0"/>
        <w:autoSpaceDN w:val="0"/>
        <w:adjustRightInd w:val="0"/>
        <w:rPr>
          <w:rFonts w:eastAsiaTheme="minorHAnsi"/>
          <w:sz w:val="20"/>
          <w:szCs w:val="20"/>
        </w:rPr>
      </w:pPr>
    </w:p>
    <w:p w14:paraId="49606229" w14:textId="24009E65" w:rsidR="002E3621" w:rsidRPr="00F35A65" w:rsidRDefault="00354000" w:rsidP="00F35A65">
      <w:pPr>
        <w:autoSpaceDE w:val="0"/>
        <w:autoSpaceDN w:val="0"/>
        <w:adjustRightInd w:val="0"/>
        <w:rPr>
          <w:rFonts w:eastAsiaTheme="minorHAnsi"/>
          <w:sz w:val="20"/>
          <w:szCs w:val="20"/>
        </w:rPr>
      </w:pPr>
      <w:r>
        <w:rPr>
          <w:sz w:val="20"/>
          <w:szCs w:val="20"/>
        </w:rPr>
        <w:fldChar w:fldCharType="begin"/>
      </w:r>
      <w:r w:rsidR="00320D5B">
        <w:rPr>
          <w:sz w:val="20"/>
          <w:szCs w:val="20"/>
        </w:rPr>
        <w:instrText xml:space="preserve"> ADDIN EN.CITE &lt;EndNote&gt;&lt;Cite&gt;&lt;Author&gt;Swami Nikhilānand&lt;/Author&gt;&lt;Year&gt;1947&lt;/Year&gt;&lt;RecNum&gt;403&lt;/RecNum&gt;&lt;DisplayText&gt;Swami Nikhilānand. &lt;style face="italic"&gt;Self-Knowledge: An English Translation of Sankaracharya Atmabodha with Notes, Comments, and Introduction.&lt;/style&gt; Sri Ramakrishna Math, 1947.&lt;/DisplayText&gt;&lt;record&gt;&lt;rec-number&gt;403&lt;/rec-number&gt;&lt;foreign-keys&gt;&lt;key app="EN" db-id="ess5p2eeceedtnexdvi5deew0v5ezzrz5xfs" timestamp="1681280867" guid="e75cd0c2-5b38-476c-a6ca-2b9314646990"&gt;403&lt;/key&gt;&lt;/foreign-keys&gt;&lt;ref-type name="Book"&gt;6&lt;/ref-type&gt;&lt;contributors&gt;&lt;authors&gt;&lt;author&gt;Swami Nikhilānand,&lt;/author&gt;&lt;/authors&gt;&lt;/contributors&gt;&lt;titles&gt;&lt;title&gt;Self-Knowledge: An English Translation of Sankaracharya Atmabodha with Notes, Comments, and Introduction&lt;/title&gt;&lt;/titles&gt;&lt;dates&gt;&lt;year&gt;1947&lt;/year&gt;&lt;/dates&gt;&lt;pub-location&gt;Mylapore&lt;/pub-location&gt;&lt;publisher&gt;Sri Ramakrishna Math&lt;/publisher&gt;&lt;urls&gt;&lt;/urls&gt;&lt;/record&gt;&lt;/Cite&gt;&lt;/EndNote&gt;</w:instrText>
      </w:r>
      <w:r>
        <w:rPr>
          <w:sz w:val="20"/>
          <w:szCs w:val="20"/>
        </w:rPr>
        <w:fldChar w:fldCharType="separate"/>
      </w:r>
      <w:r w:rsidR="00320D5B">
        <w:rPr>
          <w:noProof/>
          <w:sz w:val="20"/>
          <w:szCs w:val="20"/>
        </w:rPr>
        <w:t xml:space="preserve">Swami Nikhilānand. </w:t>
      </w:r>
      <w:r w:rsidR="00320D5B" w:rsidRPr="00320D5B">
        <w:rPr>
          <w:i/>
          <w:noProof/>
          <w:sz w:val="20"/>
          <w:szCs w:val="20"/>
        </w:rPr>
        <w:t>Self-Knowledge: An English Translation of Sankaracharya Atmabodha with Notes, Comments, and Introduction.</w:t>
      </w:r>
      <w:r w:rsidR="00320D5B">
        <w:rPr>
          <w:noProof/>
          <w:sz w:val="20"/>
          <w:szCs w:val="20"/>
        </w:rPr>
        <w:t xml:space="preserve"> Sri Ramakrishna Math, 1947.</w:t>
      </w:r>
      <w:r>
        <w:rPr>
          <w:sz w:val="20"/>
          <w:szCs w:val="20"/>
        </w:rPr>
        <w:fldChar w:fldCharType="end"/>
      </w:r>
    </w:p>
    <w:p w14:paraId="1F4225A3" w14:textId="5BC23EEA" w:rsidR="00FD426F" w:rsidRPr="00F67357" w:rsidRDefault="00326BAB" w:rsidP="00591527">
      <w:pPr>
        <w:pStyle w:val="FootnoteText"/>
        <w:ind w:left="200" w:firstLine="0"/>
      </w:pPr>
      <w:r w:rsidRPr="00326BAB">
        <w:rPr>
          <w:rFonts w:ascii="Helvetica" w:eastAsiaTheme="minorHAnsi" w:hAnsi="Helvetica" w:cs="Helvetica"/>
          <w:sz w:val="24"/>
          <w:szCs w:val="24"/>
          <w:lang w:bidi="ar-SA"/>
          <w14:ligatures w14:val="none"/>
        </w:rPr>
        <w:t xml:space="preserve"> </w:t>
      </w:r>
    </w:p>
  </w:footnote>
  <w:footnote w:id="5">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6">
    <w:p w14:paraId="73DD92BC" w14:textId="63C8A1E4"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BD3427">
        <w:instrText xml:space="preserve"> ADDIN EN.CITE &lt;EndNote&gt;&lt;Cite&gt;&lt;Author&gt;Johnson&lt;/Author&gt;&lt;Year&gt;2009&lt;/Year&gt;&lt;RecNum&gt;619&lt;/RecNum&gt;&lt;DisplayText&gt;---. &amp;quot;Ā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Ā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BD3427">
        <w:rPr>
          <w:noProof/>
        </w:rPr>
        <w:t xml:space="preserve">---. "Ārya(N).” </w:t>
      </w:r>
      <w:r w:rsidR="00BD3427" w:rsidRPr="00BD3427">
        <w:rPr>
          <w:i/>
          <w:noProof/>
        </w:rPr>
        <w:t>A Dictionary of Hinduism</w:t>
      </w:r>
      <w:r w:rsidR="00BD3427">
        <w:rPr>
          <w:noProof/>
        </w:rPr>
        <w:t>, Oxford University Press, 2009, p. 28.</w:t>
      </w:r>
      <w:r w:rsidR="00002536">
        <w:fldChar w:fldCharType="end"/>
      </w:r>
    </w:p>
  </w:footnote>
  <w:footnote w:id="7">
    <w:p w14:paraId="11E2D84D" w14:textId="5896E5B1"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8">
    <w:p w14:paraId="39DE1F52" w14:textId="2E38B22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9">
    <w:p w14:paraId="386C4692" w14:textId="1F28165C"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10">
    <w:p w14:paraId="4C9D028C" w14:textId="1A67F7C3"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3&lt;/RecNum&gt;&lt;DisplayText&gt;---. &amp;quot;Hindutva.” &lt;style face="italic"&gt;A Dictionary of Hinduism&lt;/style&gt;, Oxford University Press, 2009, p. 142.&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tva&lt;/title&gt;&lt;secondary-title&gt;A Dictionary of Hinduism&lt;/secondary-title&gt;&lt;/titles&gt;&lt;pages&gt;142&lt;/pages&gt;&lt;dates&gt;&lt;year&gt;2009&lt;/year&gt;&lt;/dates&gt;&lt;publisher&gt;Oxford University Press&lt;/publisher&gt;&lt;urls&gt;&lt;/urls&gt;&lt;/record&gt;&lt;/Cite&gt;&lt;/EndNote&gt;</w:instrText>
      </w:r>
      <w:r w:rsidR="00002536">
        <w:fldChar w:fldCharType="separate"/>
      </w:r>
      <w:r w:rsidR="00002536">
        <w:rPr>
          <w:noProof/>
        </w:rPr>
        <w:t xml:space="preserve">---. "Hindutva.” </w:t>
      </w:r>
      <w:r w:rsidR="00002536" w:rsidRPr="00002536">
        <w:rPr>
          <w:i/>
          <w:noProof/>
        </w:rPr>
        <w:t>A Dictionary of Hinduism</w:t>
      </w:r>
      <w:r w:rsidR="00002536">
        <w:rPr>
          <w:noProof/>
        </w:rPr>
        <w:t>, Oxford University Press, 2009, p. 142.</w:t>
      </w:r>
      <w:r w:rsidR="00002536">
        <w:fldChar w:fldCharType="end"/>
      </w:r>
    </w:p>
  </w:footnote>
  <w:footnote w:id="11">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403&lt;/item&gt;&lt;item&gt;611&lt;/item&gt;&lt;item&gt;614&lt;/item&gt;&lt;item&gt;617&lt;/item&gt;&lt;item&gt;618&lt;/item&gt;&lt;item&gt;619&lt;/item&gt;&lt;item&gt;620&lt;/item&gt;&lt;item&gt;621&lt;/item&gt;&lt;item&gt;622&lt;/item&gt;&lt;item&gt;623&lt;/item&gt;&lt;item&gt;624&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150BD"/>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3A79"/>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44EB"/>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1BF8"/>
    <w:rsid w:val="000B3A97"/>
    <w:rsid w:val="000B405D"/>
    <w:rsid w:val="000B4B36"/>
    <w:rsid w:val="000B4C99"/>
    <w:rsid w:val="000B4E72"/>
    <w:rsid w:val="000B521F"/>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463A"/>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47"/>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2732"/>
    <w:rsid w:val="001B3841"/>
    <w:rsid w:val="001B42E7"/>
    <w:rsid w:val="001B6F8C"/>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21"/>
    <w:rsid w:val="002E369F"/>
    <w:rsid w:val="002E5B70"/>
    <w:rsid w:val="002E64BB"/>
    <w:rsid w:val="002E695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0D5B"/>
    <w:rsid w:val="003212D4"/>
    <w:rsid w:val="003219B9"/>
    <w:rsid w:val="003225B8"/>
    <w:rsid w:val="00326797"/>
    <w:rsid w:val="00326BAB"/>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4000"/>
    <w:rsid w:val="00357830"/>
    <w:rsid w:val="00360899"/>
    <w:rsid w:val="00361890"/>
    <w:rsid w:val="00361ADB"/>
    <w:rsid w:val="00363E5E"/>
    <w:rsid w:val="0036559A"/>
    <w:rsid w:val="0036567C"/>
    <w:rsid w:val="0036644D"/>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7AE"/>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263"/>
    <w:rsid w:val="00403AAC"/>
    <w:rsid w:val="00404061"/>
    <w:rsid w:val="004101DD"/>
    <w:rsid w:val="00410381"/>
    <w:rsid w:val="00410B33"/>
    <w:rsid w:val="004115D8"/>
    <w:rsid w:val="00411CB3"/>
    <w:rsid w:val="00412EA7"/>
    <w:rsid w:val="00413981"/>
    <w:rsid w:val="00413E90"/>
    <w:rsid w:val="00413F93"/>
    <w:rsid w:val="00415ED5"/>
    <w:rsid w:val="00417E85"/>
    <w:rsid w:val="00422420"/>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378F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74238"/>
    <w:rsid w:val="00480301"/>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1F75"/>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3C1C"/>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527"/>
    <w:rsid w:val="00591F8B"/>
    <w:rsid w:val="00592664"/>
    <w:rsid w:val="00594BAB"/>
    <w:rsid w:val="00594E08"/>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145"/>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2BD"/>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0CE1"/>
    <w:rsid w:val="00621052"/>
    <w:rsid w:val="00622FEC"/>
    <w:rsid w:val="0062435B"/>
    <w:rsid w:val="006251E0"/>
    <w:rsid w:val="006254A4"/>
    <w:rsid w:val="00631A96"/>
    <w:rsid w:val="00633E91"/>
    <w:rsid w:val="0063434F"/>
    <w:rsid w:val="00634707"/>
    <w:rsid w:val="0063517A"/>
    <w:rsid w:val="0064078F"/>
    <w:rsid w:val="006418B1"/>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77C"/>
    <w:rsid w:val="006A6E79"/>
    <w:rsid w:val="006A7C23"/>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2CF6"/>
    <w:rsid w:val="00703E35"/>
    <w:rsid w:val="00703FC6"/>
    <w:rsid w:val="00704412"/>
    <w:rsid w:val="00704621"/>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4DA"/>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17AD"/>
    <w:rsid w:val="008B4C32"/>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26F19"/>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1D16"/>
    <w:rsid w:val="009D27E8"/>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03"/>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DF1"/>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5B4"/>
    <w:rsid w:val="00B25701"/>
    <w:rsid w:val="00B27A28"/>
    <w:rsid w:val="00B30267"/>
    <w:rsid w:val="00B31CFB"/>
    <w:rsid w:val="00B322AC"/>
    <w:rsid w:val="00B342B9"/>
    <w:rsid w:val="00B35184"/>
    <w:rsid w:val="00B3612C"/>
    <w:rsid w:val="00B366F6"/>
    <w:rsid w:val="00B36BCB"/>
    <w:rsid w:val="00B376B8"/>
    <w:rsid w:val="00B417F1"/>
    <w:rsid w:val="00B41D8C"/>
    <w:rsid w:val="00B438F1"/>
    <w:rsid w:val="00B464EA"/>
    <w:rsid w:val="00B5217F"/>
    <w:rsid w:val="00B52656"/>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427"/>
    <w:rsid w:val="00BD3A0D"/>
    <w:rsid w:val="00BD3C5C"/>
    <w:rsid w:val="00BD57CF"/>
    <w:rsid w:val="00BD601F"/>
    <w:rsid w:val="00BD6DCD"/>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533"/>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6EE"/>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A7326"/>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0BE0"/>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145"/>
    <w:rsid w:val="00E313A3"/>
    <w:rsid w:val="00E32644"/>
    <w:rsid w:val="00E341FA"/>
    <w:rsid w:val="00E344D1"/>
    <w:rsid w:val="00E34A2D"/>
    <w:rsid w:val="00E3675C"/>
    <w:rsid w:val="00E36880"/>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01A"/>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690"/>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04E"/>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9FF"/>
    <w:rsid w:val="00F23E71"/>
    <w:rsid w:val="00F23E8C"/>
    <w:rsid w:val="00F245AE"/>
    <w:rsid w:val="00F27A7F"/>
    <w:rsid w:val="00F31359"/>
    <w:rsid w:val="00F3219A"/>
    <w:rsid w:val="00F333F3"/>
    <w:rsid w:val="00F34436"/>
    <w:rsid w:val="00F35591"/>
    <w:rsid w:val="00F35A65"/>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1F52"/>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227C"/>
    <w:rsid w:val="00FB33DF"/>
    <w:rsid w:val="00FB62CD"/>
    <w:rsid w:val="00FB763E"/>
    <w:rsid w:val="00FC35C2"/>
    <w:rsid w:val="00FC511F"/>
    <w:rsid w:val="00FC6B62"/>
    <w:rsid w:val="00FD1D72"/>
    <w:rsid w:val="00FD3832"/>
    <w:rsid w:val="00FD426F"/>
    <w:rsid w:val="00FD496D"/>
    <w:rsid w:val="00FD6775"/>
    <w:rsid w:val="00FD71E1"/>
    <w:rsid w:val="00FD7821"/>
    <w:rsid w:val="00FE028A"/>
    <w:rsid w:val="00FE07CF"/>
    <w:rsid w:val="00FE1A32"/>
    <w:rsid w:val="00FE2074"/>
    <w:rsid w:val="00FE5FBF"/>
    <w:rsid w:val="00FE6ADC"/>
    <w:rsid w:val="00FF0902"/>
    <w:rsid w:val="00FF2755"/>
    <w:rsid w:val="00FF2B2D"/>
    <w:rsid w:val="00FF3F6A"/>
    <w:rsid w:val="00FF4CED"/>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27C"/>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604729">
      <w:bodyDiv w:val="1"/>
      <w:marLeft w:val="0"/>
      <w:marRight w:val="0"/>
      <w:marTop w:val="0"/>
      <w:marBottom w:val="0"/>
      <w:divBdr>
        <w:top w:val="none" w:sz="0" w:space="0" w:color="auto"/>
        <w:left w:val="none" w:sz="0" w:space="0" w:color="auto"/>
        <w:bottom w:val="none" w:sz="0" w:space="0" w:color="auto"/>
        <w:right w:val="none" w:sz="0" w:space="0" w:color="auto"/>
      </w:divBdr>
      <w:divsChild>
        <w:div w:id="1810439831">
          <w:marLeft w:val="0"/>
          <w:marRight w:val="0"/>
          <w:marTop w:val="0"/>
          <w:marBottom w:val="0"/>
          <w:divBdr>
            <w:top w:val="none" w:sz="0" w:space="0" w:color="auto"/>
            <w:left w:val="none" w:sz="0" w:space="0" w:color="auto"/>
            <w:bottom w:val="none" w:sz="0" w:space="0" w:color="auto"/>
            <w:right w:val="none" w:sz="0" w:space="0" w:color="auto"/>
          </w:divBdr>
          <w:divsChild>
            <w:div w:id="1292326380">
              <w:marLeft w:val="0"/>
              <w:marRight w:val="0"/>
              <w:marTop w:val="0"/>
              <w:marBottom w:val="0"/>
              <w:divBdr>
                <w:top w:val="none" w:sz="0" w:space="0" w:color="auto"/>
                <w:left w:val="none" w:sz="0" w:space="0" w:color="auto"/>
                <w:bottom w:val="none" w:sz="0" w:space="0" w:color="auto"/>
                <w:right w:val="none" w:sz="0" w:space="0" w:color="auto"/>
              </w:divBdr>
              <w:divsChild>
                <w:div w:id="842167159">
                  <w:marLeft w:val="0"/>
                  <w:marRight w:val="0"/>
                  <w:marTop w:val="0"/>
                  <w:marBottom w:val="0"/>
                  <w:divBdr>
                    <w:top w:val="none" w:sz="0" w:space="0" w:color="auto"/>
                    <w:left w:val="none" w:sz="0" w:space="0" w:color="auto"/>
                    <w:bottom w:val="none" w:sz="0" w:space="0" w:color="auto"/>
                    <w:right w:val="none" w:sz="0" w:space="0" w:color="auto"/>
                  </w:divBdr>
                  <w:divsChild>
                    <w:div w:id="925458370">
                      <w:marLeft w:val="0"/>
                      <w:marRight w:val="0"/>
                      <w:marTop w:val="0"/>
                      <w:marBottom w:val="0"/>
                      <w:divBdr>
                        <w:top w:val="none" w:sz="0" w:space="0" w:color="auto"/>
                        <w:left w:val="none" w:sz="0" w:space="0" w:color="auto"/>
                        <w:bottom w:val="none" w:sz="0" w:space="0" w:color="auto"/>
                        <w:right w:val="none" w:sz="0" w:space="0" w:color="auto"/>
                      </w:divBdr>
                      <w:divsChild>
                        <w:div w:id="133649270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578439991">
          <w:marLeft w:val="0"/>
          <w:marRight w:val="0"/>
          <w:marTop w:val="180"/>
          <w:marBottom w:val="0"/>
          <w:divBdr>
            <w:top w:val="none" w:sz="0" w:space="0" w:color="auto"/>
            <w:left w:val="none" w:sz="0" w:space="0" w:color="auto"/>
            <w:bottom w:val="none" w:sz="0" w:space="0" w:color="auto"/>
            <w:right w:val="none" w:sz="0" w:space="0" w:color="auto"/>
          </w:divBdr>
        </w:div>
      </w:divsChild>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04575">
      <w:bodyDiv w:val="1"/>
      <w:marLeft w:val="0"/>
      <w:marRight w:val="0"/>
      <w:marTop w:val="0"/>
      <w:marBottom w:val="0"/>
      <w:divBdr>
        <w:top w:val="none" w:sz="0" w:space="0" w:color="auto"/>
        <w:left w:val="none" w:sz="0" w:space="0" w:color="auto"/>
        <w:bottom w:val="none" w:sz="0" w:space="0" w:color="auto"/>
        <w:right w:val="none" w:sz="0" w:space="0" w:color="auto"/>
      </w:divBdr>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894849140">
      <w:bodyDiv w:val="1"/>
      <w:marLeft w:val="0"/>
      <w:marRight w:val="0"/>
      <w:marTop w:val="0"/>
      <w:marBottom w:val="0"/>
      <w:divBdr>
        <w:top w:val="none" w:sz="0" w:space="0" w:color="auto"/>
        <w:left w:val="none" w:sz="0" w:space="0" w:color="auto"/>
        <w:bottom w:val="none" w:sz="0" w:space="0" w:color="auto"/>
        <w:right w:val="none" w:sz="0" w:space="0" w:color="auto"/>
      </w:divBdr>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45</Words>
  <Characters>3109</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9-17T13:39:00Z</dcterms:created>
  <dcterms:modified xsi:type="dcterms:W3CDTF">2023-09-17T13:39:00Z</dcterms:modified>
</cp:coreProperties>
</file>